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D928456" w14:textId="77777777" w:rsidR="00E81978" w:rsidRDefault="00E81978" w:rsidP="00B823AA">
      <w:pPr>
        <w:pStyle w:val="Title2"/>
      </w:pPr>
    </w:p>
    <w:p w14:paraId="58EBB4C0" w14:textId="77777777" w:rsidR="00E81978" w:rsidRDefault="00E81978"/>
    <w:p w14:paraId="65821DF6" w14:textId="77777777" w:rsidR="007F064E" w:rsidRDefault="007F064E" w:rsidP="002F170D"/>
    <w:p w14:paraId="4BC45C01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470A72F2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76E88CEC" w14:textId="77777777" w:rsidR="00B02434" w:rsidRPr="00AE62DC" w:rsidRDefault="00B02434" w:rsidP="00AE62DC">
      <w:pPr>
        <w:ind w:left="720" w:firstLine="0"/>
        <w:jc w:val="center"/>
      </w:pPr>
    </w:p>
    <w:p w14:paraId="52731FDC" w14:textId="77777777" w:rsidR="003D6456" w:rsidRPr="00AE62DC" w:rsidRDefault="00B451C2" w:rsidP="00AE62DC">
      <w:pPr>
        <w:ind w:left="720" w:firstLine="0"/>
        <w:jc w:val="center"/>
      </w:pPr>
      <w:r w:rsidRPr="00AE62DC">
        <w:t>Platelets and the positive feedback of clotting what is normal?</w:t>
      </w:r>
    </w:p>
    <w:p w14:paraId="259A2AF1" w14:textId="77777777" w:rsidR="003D6456" w:rsidRPr="00AE62DC" w:rsidRDefault="00B451C2" w:rsidP="00AE62DC">
      <w:pPr>
        <w:ind w:left="720" w:firstLine="0"/>
        <w:jc w:val="center"/>
      </w:pPr>
      <w:r w:rsidRPr="00AE62DC">
        <w:t>Author name</w:t>
      </w:r>
    </w:p>
    <w:p w14:paraId="266E283C" w14:textId="77777777" w:rsidR="003D6456" w:rsidRPr="00AE62DC" w:rsidRDefault="00B451C2" w:rsidP="00AE62DC">
      <w:pPr>
        <w:ind w:left="720" w:firstLine="0"/>
        <w:jc w:val="center"/>
      </w:pPr>
      <w:r w:rsidRPr="00AE62DC">
        <w:t>Affiliations</w:t>
      </w:r>
    </w:p>
    <w:p w14:paraId="6B0A409D" w14:textId="77777777" w:rsidR="003D6456" w:rsidRDefault="003D6456" w:rsidP="003D6456"/>
    <w:p w14:paraId="035DB76E" w14:textId="77777777" w:rsidR="003D6456" w:rsidRPr="0095638B" w:rsidRDefault="003D6456" w:rsidP="003D6456"/>
    <w:p w14:paraId="3D52BC1F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A07BDD7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60AAD03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629BFFA4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5AB0F39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E73AC9C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6B1D1A3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3EC42272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056A4D27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5A1E8D8F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61299039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28EBC6B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8DF02F5" w14:textId="77777777" w:rsidR="00827B65" w:rsidRDefault="00827B65" w:rsidP="00AC19DE">
      <w:pPr>
        <w:ind w:firstLine="0"/>
        <w:jc w:val="both"/>
        <w:rPr>
          <w:rFonts w:ascii="Arial" w:hAnsi="Arial" w:cs="Arial"/>
          <w:color w:val="393939"/>
          <w:sz w:val="20"/>
          <w:szCs w:val="20"/>
          <w:shd w:val="clear" w:color="auto" w:fill="F5F5F5"/>
        </w:rPr>
      </w:pPr>
    </w:p>
    <w:p w14:paraId="6E811950" w14:textId="77777777" w:rsidR="001210AC" w:rsidRPr="003D6456" w:rsidRDefault="00B451C2" w:rsidP="00653A9C">
      <w:pPr>
        <w:rPr>
          <w:rFonts w:ascii="Times New Roman" w:hAnsi="Times New Roman" w:cs="Times New Roman"/>
          <w:color w:val="000000" w:themeColor="text1"/>
          <w:spacing w:val="2"/>
        </w:rPr>
      </w:pPr>
      <w:r w:rsidRPr="003D6456">
        <w:rPr>
          <w:rFonts w:ascii="Times New Roman" w:hAnsi="Times New Roman" w:cs="Times New Roman"/>
          <w:color w:val="000000" w:themeColor="text1"/>
          <w:spacing w:val="2"/>
        </w:rPr>
        <w:lastRenderedPageBreak/>
        <w:t>Hemostasis is the</w:t>
      </w:r>
      <w:r w:rsidR="00CF07F4" w:rsidRPr="003D6456">
        <w:rPr>
          <w:rFonts w:ascii="Times New Roman" w:hAnsi="Times New Roman" w:cs="Times New Roman"/>
          <w:color w:val="000000" w:themeColor="text1"/>
          <w:spacing w:val="2"/>
        </w:rPr>
        <w:t xml:space="preserve"> </w:t>
      </w:r>
      <w:r w:rsidR="009D6BB5" w:rsidRPr="003D6456">
        <w:rPr>
          <w:rFonts w:ascii="Times New Roman" w:hAnsi="Times New Roman" w:cs="Times New Roman"/>
          <w:color w:val="000000" w:themeColor="text1"/>
          <w:spacing w:val="2"/>
        </w:rPr>
        <w:t>biological</w:t>
      </w:r>
      <w:r w:rsidR="00CF07F4" w:rsidRPr="003D6456">
        <w:rPr>
          <w:rFonts w:ascii="Times New Roman" w:hAnsi="Times New Roman" w:cs="Times New Roman"/>
          <w:color w:val="000000" w:themeColor="text1"/>
          <w:spacing w:val="2"/>
        </w:rPr>
        <w:t xml:space="preserve"> process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 of </w:t>
      </w:r>
      <w:r w:rsidR="00CF07F4" w:rsidRPr="003D6456">
        <w:rPr>
          <w:rFonts w:ascii="Times New Roman" w:hAnsi="Times New Roman" w:cs="Times New Roman"/>
          <w:color w:val="000000" w:themeColor="text1"/>
          <w:spacing w:val="2"/>
        </w:rPr>
        <w:t>discontinuing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 injur</w:t>
      </w:r>
      <w:r w:rsidR="00F970EB" w:rsidRPr="003D6456">
        <w:rPr>
          <w:rFonts w:ascii="Times New Roman" w:hAnsi="Times New Roman" w:cs="Times New Roman"/>
          <w:color w:val="000000" w:themeColor="text1"/>
          <w:spacing w:val="2"/>
        </w:rPr>
        <w:t>ed blood vessels from bleeding</w:t>
      </w:r>
      <w:r w:rsidR="00202E7A" w:rsidRPr="003D6456">
        <w:rPr>
          <w:rFonts w:ascii="Times New Roman" w:hAnsi="Times New Roman" w:cs="Times New Roman"/>
          <w:color w:val="000000" w:themeColor="text1"/>
          <w:spacing w:val="2"/>
        </w:rPr>
        <w:t xml:space="preserve"> while upholding regular blood flow</w:t>
      </w:r>
      <w:r w:rsidR="009D6BB5" w:rsidRPr="003D6456">
        <w:rPr>
          <w:rFonts w:ascii="Times New Roman" w:hAnsi="Times New Roman" w:cs="Times New Roman"/>
          <w:color w:val="000000" w:themeColor="text1"/>
          <w:spacing w:val="2"/>
        </w:rPr>
        <w:t xml:space="preserve"> in other areas. </w:t>
      </w:r>
      <w:r w:rsidR="00F970EB" w:rsidRPr="003D6456">
        <w:rPr>
          <w:rFonts w:ascii="Times New Roman" w:hAnsi="Times New Roman" w:cs="Times New Roman"/>
          <w:color w:val="000000" w:themeColor="text1"/>
          <w:spacing w:val="2"/>
        </w:rPr>
        <w:t>It</w:t>
      </w:r>
      <w:r w:rsidR="00CF07F4" w:rsidRPr="003D6456">
        <w:rPr>
          <w:rFonts w:ascii="Times New Roman" w:hAnsi="Times New Roman" w:cs="Times New Roman"/>
          <w:color w:val="000000" w:themeColor="text1"/>
        </w:rPr>
        <w:t xml:space="preserve"> </w:t>
      </w:r>
      <w:r w:rsidRPr="003D6456">
        <w:rPr>
          <w:rFonts w:ascii="Times New Roman" w:hAnsi="Times New Roman" w:cs="Times New Roman"/>
          <w:color w:val="000000" w:themeColor="text1"/>
        </w:rPr>
        <w:t>includes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 clotting of the blood.</w:t>
      </w:r>
      <w:r w:rsidR="006C0C10" w:rsidRPr="003D6456">
        <w:rPr>
          <w:rFonts w:ascii="Times New Roman" w:hAnsi="Times New Roman" w:cs="Times New Roman"/>
          <w:color w:val="000000" w:themeColor="text1"/>
          <w:spacing w:val="2"/>
        </w:rPr>
        <w:t xml:space="preserve"> 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>If</w:t>
      </w:r>
      <w:r w:rsidR="006C0C10" w:rsidRPr="003D6456">
        <w:rPr>
          <w:rFonts w:ascii="Times New Roman" w:hAnsi="Times New Roman" w:cs="Times New Roman"/>
          <w:color w:val="000000" w:themeColor="text1"/>
          <w:spacing w:val="2"/>
        </w:rPr>
        <w:t xml:space="preserve"> there is too much </w:t>
      </w:r>
      <w:r w:rsidR="00CF6F88" w:rsidRPr="003D6456">
        <w:rPr>
          <w:rFonts w:ascii="Times New Roman" w:hAnsi="Times New Roman" w:cs="Times New Roman"/>
          <w:color w:val="000000" w:themeColor="text1"/>
          <w:spacing w:val="2"/>
        </w:rPr>
        <w:t>clotting, then blo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 xml:space="preserve">od vessels can get blocked, which are even not bleeding. Moreover, if there is 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little clotting 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 xml:space="preserve">then the result can be the 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excessive bleeding 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 xml:space="preserve">even 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from 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>a slight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 injury</w:t>
      </w:r>
      <w:r w:rsidR="00954491" w:rsidRPr="003D6456">
        <w:rPr>
          <w:rFonts w:ascii="Times New Roman" w:hAnsi="Times New Roman" w:cs="Times New Roman"/>
          <w:color w:val="000000" w:themeColor="text1"/>
          <w:spacing w:val="2"/>
        </w:rPr>
        <w:t>.</w:t>
      </w:r>
      <w:r w:rsidR="00333748" w:rsidRPr="003D6456">
        <w:rPr>
          <w:rFonts w:ascii="Times New Roman" w:hAnsi="Times New Roman" w:cs="Times New Roman"/>
          <w:color w:val="000000" w:themeColor="text1"/>
          <w:spacing w:val="2"/>
        </w:rPr>
        <w:t xml:space="preserve"> Thus, the body keeps control</w:t>
      </w:r>
      <w:r w:rsidRPr="003D6456">
        <w:rPr>
          <w:rFonts w:ascii="Times New Roman" w:hAnsi="Times New Roman" w:cs="Times New Roman"/>
          <w:color w:val="000000" w:themeColor="text1"/>
          <w:spacing w:val="2"/>
        </w:rPr>
        <w:t xml:space="preserve"> mechanisms to</w:t>
      </w:r>
      <w:r w:rsidR="00333748" w:rsidRPr="003D6456">
        <w:rPr>
          <w:rFonts w:ascii="Times New Roman" w:hAnsi="Times New Roman" w:cs="Times New Roman"/>
          <w:color w:val="000000" w:themeColor="text1"/>
          <w:spacing w:val="2"/>
        </w:rPr>
        <w:t xml:space="preserve"> check the regulation of clotting.</w:t>
      </w:r>
      <w:r w:rsidR="00167208" w:rsidRPr="003D6456">
        <w:rPr>
          <w:rFonts w:ascii="Times New Roman" w:hAnsi="Times New Roman" w:cs="Times New Roman"/>
          <w:color w:val="000000" w:themeColor="text1"/>
          <w:spacing w:val="2"/>
        </w:rPr>
        <w:t xml:space="preserve"> One such mechanism is clotting by platelets.</w:t>
      </w:r>
      <w:r w:rsidR="00C03959" w:rsidRPr="003D6456">
        <w:rPr>
          <w:rFonts w:ascii="Times New Roman" w:hAnsi="Times New Roman" w:cs="Times New Roman"/>
          <w:color w:val="000000" w:themeColor="text1"/>
          <w:spacing w:val="2"/>
        </w:rPr>
        <w:t xml:space="preserve"> Platelets being component of blood </w:t>
      </w:r>
      <w:r w:rsidR="00D1381D" w:rsidRPr="003D6456">
        <w:rPr>
          <w:rFonts w:ascii="Times New Roman" w:hAnsi="Times New Roman" w:cs="Times New Roman"/>
          <w:color w:val="000000" w:themeColor="text1"/>
          <w:spacing w:val="2"/>
        </w:rPr>
        <w:t>react to bleeding when there is an</w:t>
      </w:r>
      <w:r w:rsidR="00C44789" w:rsidRPr="003D6456">
        <w:rPr>
          <w:rFonts w:ascii="Times New Roman" w:hAnsi="Times New Roman" w:cs="Times New Roman"/>
          <w:color w:val="000000" w:themeColor="text1"/>
          <w:spacing w:val="2"/>
        </w:rPr>
        <w:t xml:space="preserve"> injury</w:t>
      </w:r>
      <w:r w:rsidR="00DA7BA0" w:rsidRPr="003D6456">
        <w:rPr>
          <w:rFonts w:ascii="Times New Roman" w:hAnsi="Times New Roman" w:cs="Times New Roman"/>
          <w:color w:val="000000" w:themeColor="text1"/>
          <w:spacing w:val="2"/>
        </w:rPr>
        <w:t>, forming the</w:t>
      </w:r>
      <w:r w:rsidR="007465F6" w:rsidRPr="007465F6">
        <w:rPr>
          <w:rFonts w:ascii="Times New Roman" w:hAnsi="Times New Roman" w:cs="Times New Roman"/>
          <w:color w:val="000000" w:themeColor="text1"/>
          <w:spacing w:val="2"/>
        </w:rPr>
        <w:t xml:space="preserve"> “platelet plug”</w:t>
      </w:r>
      <w:r w:rsidR="00DA7BA0" w:rsidRPr="003D6456">
        <w:rPr>
          <w:rFonts w:ascii="Times New Roman" w:hAnsi="Times New Roman" w:cs="Times New Roman"/>
          <w:color w:val="000000" w:themeColor="text1"/>
          <w:spacing w:val="2"/>
        </w:rPr>
        <w:t xml:space="preserve">. </w:t>
      </w:r>
      <w:r w:rsidR="00D80AC8" w:rsidRPr="003D6456">
        <w:rPr>
          <w:rFonts w:ascii="Times New Roman" w:hAnsi="Times New Roman" w:cs="Times New Roman"/>
          <w:color w:val="000000" w:themeColor="text1"/>
          <w:spacing w:val="2"/>
        </w:rPr>
        <w:t>The</w:t>
      </w:r>
      <w:r w:rsidR="00DA7BA0" w:rsidRPr="007465F6">
        <w:rPr>
          <w:rFonts w:ascii="Times New Roman" w:hAnsi="Times New Roman" w:cs="Times New Roman"/>
          <w:color w:val="000000" w:themeColor="text1"/>
          <w:spacing w:val="2"/>
        </w:rPr>
        <w:t xml:space="preserve"> platelet plug is</w:t>
      </w:r>
      <w:r w:rsidR="00DA7BA0" w:rsidRPr="003D6456">
        <w:rPr>
          <w:rFonts w:ascii="Times New Roman" w:hAnsi="Times New Roman" w:cs="Times New Roman"/>
          <w:color w:val="000000" w:themeColor="text1"/>
          <w:spacing w:val="2"/>
        </w:rPr>
        <w:t xml:space="preserve"> formed by fibrin within the </w:t>
      </w:r>
      <w:r w:rsidR="00D80AC8" w:rsidRPr="007465F6">
        <w:rPr>
          <w:rFonts w:ascii="Times New Roman" w:hAnsi="Times New Roman" w:cs="Times New Roman"/>
          <w:color w:val="000000" w:themeColor="text1"/>
          <w:spacing w:val="2"/>
        </w:rPr>
        <w:t>several minutes</w:t>
      </w:r>
      <w:r w:rsidR="005474EC" w:rsidRPr="003D6456">
        <w:rPr>
          <w:rFonts w:ascii="Times New Roman" w:hAnsi="Times New Roman" w:cs="Times New Roman"/>
          <w:color w:val="000000" w:themeColor="text1"/>
          <w:spacing w:val="2"/>
        </w:rPr>
        <w:t xml:space="preserve"> of the injury, known as ad</w:t>
      </w:r>
      <w:r w:rsidR="005474EC" w:rsidRPr="003D6456">
        <w:rPr>
          <w:rFonts w:ascii="Times New Roman" w:hAnsi="Times New Roman" w:cs="Times New Roman"/>
          <w:color w:val="000000" w:themeColor="text1"/>
        </w:rPr>
        <w:t xml:space="preserve">hesion stage. After this, there are activation and aggregation stages </w:t>
      </w:r>
      <w:r w:rsidR="00C76C5B" w:rsidRPr="003D6456">
        <w:rPr>
          <w:rFonts w:ascii="Times New Roman" w:hAnsi="Times New Roman" w:cs="Times New Roman"/>
          <w:color w:val="000000" w:themeColor="text1"/>
        </w:rPr>
        <w:t>leading</w:t>
      </w:r>
      <w:r w:rsidR="005474EC" w:rsidRPr="003D6456">
        <w:rPr>
          <w:rFonts w:ascii="Times New Roman" w:hAnsi="Times New Roman" w:cs="Times New Roman"/>
          <w:color w:val="000000" w:themeColor="text1"/>
        </w:rPr>
        <w:t xml:space="preserve"> to </w:t>
      </w:r>
      <w:r w:rsidR="00A51315" w:rsidRPr="003D6456">
        <w:rPr>
          <w:rFonts w:ascii="Times New Roman" w:hAnsi="Times New Roman" w:cs="Times New Roman"/>
          <w:color w:val="000000" w:themeColor="text1"/>
        </w:rPr>
        <w:t>achieve hemostasis.</w:t>
      </w:r>
    </w:p>
    <w:p w14:paraId="69B5079F" w14:textId="194E3A84" w:rsidR="00001E4D" w:rsidRPr="003D6456" w:rsidRDefault="00B451C2" w:rsidP="008F2EB6">
      <w:pPr>
        <w:shd w:val="clear" w:color="auto" w:fill="FFFFFF"/>
        <w:spacing w:after="225"/>
        <w:rPr>
          <w:rFonts w:ascii="Times New Roman" w:hAnsi="Times New Roman" w:cs="Times New Roman"/>
          <w:color w:val="000000" w:themeColor="text1"/>
          <w:lang w:eastAsia="en-US"/>
        </w:rPr>
      </w:pPr>
      <w:r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>Moreover, b</w:t>
      </w:r>
      <w:r w:rsidR="008E1162"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>lood coagulation is a result of a number of bioche</w:t>
      </w:r>
      <w:r w:rsidR="008E1162" w:rsidRPr="003D6456">
        <w:rPr>
          <w:rFonts w:ascii="Times New Roman" w:hAnsi="Times New Roman" w:cs="Times New Roman"/>
          <w:color w:val="000000" w:themeColor="text1"/>
        </w:rPr>
        <w:t>mical reactions.</w:t>
      </w:r>
      <w:r w:rsidR="00B5029C" w:rsidRPr="003D6456">
        <w:rPr>
          <w:rFonts w:ascii="Times New Roman" w:hAnsi="Times New Roman" w:cs="Times New Roman"/>
          <w:color w:val="000000" w:themeColor="text1"/>
        </w:rPr>
        <w:t xml:space="preserve"> These reactions must move quickly to completion. For this quick process, there is another mechanism; positive feedback.</w:t>
      </w:r>
      <w:r w:rsidRPr="003D6456">
        <w:rPr>
          <w:rFonts w:ascii="Times New Roman" w:hAnsi="Times New Roman" w:cs="Times New Roman"/>
          <w:color w:val="000000" w:themeColor="text1"/>
        </w:rPr>
        <w:t xml:space="preserve"> 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>Positive feedback is a</w:t>
      </w:r>
      <w:r w:rsidRPr="003D6456">
        <w:rPr>
          <w:rFonts w:ascii="Times New Roman" w:hAnsi="Times New Roman" w:cs="Times New Roman"/>
          <w:color w:val="000000" w:themeColor="text1"/>
        </w:rPr>
        <w:t xml:space="preserve"> kind of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self-</w:t>
      </w:r>
      <w:r w:rsidRPr="003D6456">
        <w:rPr>
          <w:rFonts w:ascii="Times New Roman" w:hAnsi="Times New Roman" w:cs="Times New Roman"/>
          <w:color w:val="000000" w:themeColor="text1"/>
        </w:rPr>
        <w:t>intensifying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process </w:t>
      </w:r>
      <w:r w:rsidR="00081DD6" w:rsidRPr="003D6456">
        <w:rPr>
          <w:rFonts w:ascii="Times New Roman" w:hAnsi="Times New Roman" w:cs="Times New Roman"/>
          <w:color w:val="000000" w:themeColor="text1"/>
        </w:rPr>
        <w:t xml:space="preserve">that causes a 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stimulus to </w:t>
      </w:r>
      <w:r w:rsidR="00081DD6" w:rsidRPr="003D6456">
        <w:rPr>
          <w:rFonts w:ascii="Times New Roman" w:hAnsi="Times New Roman" w:cs="Times New Roman"/>
          <w:color w:val="000000" w:themeColor="text1"/>
        </w:rPr>
        <w:t>result in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a greater </w:t>
      </w:r>
      <w:r w:rsidR="00081DD6" w:rsidRPr="003D6456">
        <w:rPr>
          <w:rFonts w:ascii="Times New Roman" w:hAnsi="Times New Roman" w:cs="Times New Roman"/>
          <w:color w:val="000000" w:themeColor="text1"/>
        </w:rPr>
        <w:t>change in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a </w:t>
      </w:r>
      <w:r w:rsidR="00081DD6" w:rsidRPr="003D6456">
        <w:rPr>
          <w:rFonts w:ascii="Times New Roman" w:hAnsi="Times New Roman" w:cs="Times New Roman"/>
          <w:color w:val="000000" w:themeColor="text1"/>
        </w:rPr>
        <w:t>similar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direction. </w:t>
      </w:r>
      <w:r w:rsidR="008F2EB6" w:rsidRPr="003D6456">
        <w:rPr>
          <w:rFonts w:ascii="Times New Roman" w:hAnsi="Times New Roman" w:cs="Times New Roman"/>
          <w:color w:val="000000" w:themeColor="text1"/>
        </w:rPr>
        <w:t xml:space="preserve">Thus, when any blood vessel is damaged then platelets as a result of chemical signals 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stick to the vessel wall. </w:t>
      </w:r>
      <w:r w:rsidR="008F2EB6" w:rsidRPr="003D6456">
        <w:rPr>
          <w:rFonts w:ascii="Times New Roman" w:hAnsi="Times New Roman" w:cs="Times New Roman"/>
          <w:color w:val="000000" w:themeColor="text1"/>
        </w:rPr>
        <w:t xml:space="preserve">These 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platelets </w:t>
      </w:r>
      <w:r w:rsidR="008F2EB6" w:rsidRPr="003D6456">
        <w:rPr>
          <w:rFonts w:ascii="Times New Roman" w:hAnsi="Times New Roman" w:cs="Times New Roman"/>
          <w:color w:val="000000" w:themeColor="text1"/>
        </w:rPr>
        <w:t xml:space="preserve">then 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release more </w:t>
      </w:r>
      <w:r w:rsidR="008F2EB6" w:rsidRPr="003D6456">
        <w:rPr>
          <w:rFonts w:ascii="Times New Roman" w:hAnsi="Times New Roman" w:cs="Times New Roman"/>
          <w:color w:val="000000" w:themeColor="text1"/>
        </w:rPr>
        <w:t>and more c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hemicals </w:t>
      </w:r>
      <w:r w:rsidR="008F2EB6" w:rsidRPr="003D6456">
        <w:rPr>
          <w:rFonts w:ascii="Times New Roman" w:hAnsi="Times New Roman" w:cs="Times New Roman"/>
          <w:color w:val="000000" w:themeColor="text1"/>
        </w:rPr>
        <w:t>to accelerate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the clotting process. This process </w:t>
      </w:r>
      <w:r w:rsidR="001E6332" w:rsidRPr="003D6456">
        <w:rPr>
          <w:rFonts w:ascii="Times New Roman" w:hAnsi="Times New Roman" w:cs="Times New Roman"/>
          <w:color w:val="000000" w:themeColor="text1"/>
        </w:rPr>
        <w:t>finishes</w:t>
      </w:r>
      <w:r w:rsidRPr="003D6456">
        <w:rPr>
          <w:rFonts w:ascii="Times New Roman" w:hAnsi="Times New Roman" w:cs="Times New Roman"/>
          <w:color w:val="000000" w:themeColor="text1"/>
          <w:lang w:eastAsia="en-US"/>
        </w:rPr>
        <w:t xml:space="preserve"> once </w:t>
      </w:r>
      <w:r w:rsidR="00AC19DE" w:rsidRPr="00AC19DE">
        <w:rPr>
          <w:rFonts w:ascii="Times New Roman" w:hAnsi="Times New Roman" w:cs="Times New Roman"/>
          <w:color w:val="000000" w:themeColor="text1"/>
          <w:lang w:eastAsia="en-US"/>
        </w:rPr>
        <w:t>a clot has mended the vessel wall.</w:t>
      </w:r>
    </w:p>
    <w:p w14:paraId="22BE1A2C" w14:textId="16CFCBDA" w:rsidR="00B02434" w:rsidRPr="00C10F03" w:rsidRDefault="00B451C2" w:rsidP="00C10F03">
      <w:pPr>
        <w:rPr>
          <w:rFonts w:ascii="Times New Roman" w:hAnsi="Times New Roman" w:cs="Times New Roman"/>
          <w:color w:val="000000" w:themeColor="text1"/>
        </w:rPr>
      </w:pPr>
      <w:r w:rsidRPr="003D6456">
        <w:rPr>
          <w:rFonts w:ascii="Times New Roman" w:hAnsi="Times New Roman" w:cs="Times New Roman"/>
          <w:color w:val="000000" w:themeColor="text1"/>
        </w:rPr>
        <w:t>Positive</w:t>
      </w:r>
      <w:r w:rsidR="008D6E2C" w:rsidRPr="003D6456">
        <w:rPr>
          <w:rFonts w:ascii="Times New Roman" w:hAnsi="Times New Roman" w:cs="Times New Roman"/>
          <w:color w:val="000000" w:themeColor="text1"/>
        </w:rPr>
        <w:t xml:space="preserve"> feedback is harmful</w:t>
      </w:r>
      <w:r w:rsidRPr="003D6456">
        <w:rPr>
          <w:rFonts w:ascii="Times New Roman" w:hAnsi="Times New Roman" w:cs="Times New Roman"/>
          <w:color w:val="000000" w:themeColor="text1"/>
        </w:rPr>
        <w:t xml:space="preserve"> in most cases for the body</w:t>
      </w:r>
      <w:r w:rsidR="008F7047" w:rsidRPr="003D6456">
        <w:rPr>
          <w:rFonts w:ascii="Times New Roman" w:hAnsi="Times New Roman" w:cs="Times New Roman"/>
          <w:color w:val="000000" w:themeColor="text1"/>
        </w:rPr>
        <w:t xml:space="preserve"> as it does not return the body to </w:t>
      </w:r>
      <w:r w:rsidR="008F7047"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homeostasis </w:t>
      </w:r>
      <w:r w:rsidR="00D80054"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>but</w:t>
      </w:r>
      <w:r w:rsidR="008F7047"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D80054" w:rsidRPr="003D6456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changes </w:t>
      </w:r>
      <w:r w:rsidR="00D80054" w:rsidRPr="003D6456">
        <w:rPr>
          <w:rFonts w:ascii="Times New Roman" w:hAnsi="Times New Roman" w:cs="Times New Roman"/>
          <w:color w:val="000000" w:themeColor="text1"/>
        </w:rPr>
        <w:t xml:space="preserve">body status. </w:t>
      </w:r>
      <w:r w:rsidR="008F7047" w:rsidRPr="003D6456">
        <w:rPr>
          <w:rFonts w:ascii="Times New Roman" w:hAnsi="Times New Roman" w:cs="Times New Roman"/>
          <w:color w:val="000000" w:themeColor="text1"/>
        </w:rPr>
        <w:t xml:space="preserve"> </w:t>
      </w:r>
      <w:r w:rsidRPr="003D6456">
        <w:rPr>
          <w:rFonts w:ascii="Times New Roman" w:hAnsi="Times New Roman" w:cs="Times New Roman"/>
          <w:color w:val="000000" w:themeColor="text1"/>
        </w:rPr>
        <w:t>But in the case of blood clotting, it is advantageous for the body when used in a limited fashion.</w:t>
      </w:r>
      <w:r w:rsidR="000F2757" w:rsidRPr="003D6456">
        <w:rPr>
          <w:rFonts w:ascii="Times New Roman" w:hAnsi="Times New Roman" w:cs="Times New Roman"/>
          <w:color w:val="000000" w:themeColor="text1"/>
        </w:rPr>
        <w:t xml:space="preserve"> More and more platelets get activated due to </w:t>
      </w:r>
      <w:r w:rsidR="00392C0A" w:rsidRPr="003D6456">
        <w:rPr>
          <w:rFonts w:ascii="Times New Roman" w:hAnsi="Times New Roman" w:cs="Times New Roman"/>
          <w:color w:val="000000" w:themeColor="text1"/>
        </w:rPr>
        <w:t>multiple positive feedback reactions</w:t>
      </w:r>
      <w:r w:rsidR="000F2757" w:rsidRPr="003D6456">
        <w:rPr>
          <w:rFonts w:ascii="Times New Roman" w:hAnsi="Times New Roman" w:cs="Times New Roman"/>
          <w:color w:val="000000" w:themeColor="text1"/>
        </w:rPr>
        <w:t xml:space="preserve">. For instance, </w:t>
      </w:r>
      <w:r w:rsidR="000A48D4" w:rsidRPr="003D6456">
        <w:rPr>
          <w:rFonts w:ascii="Times New Roman" w:hAnsi="Times New Roman" w:cs="Times New Roman"/>
          <w:color w:val="000000" w:themeColor="text1"/>
        </w:rPr>
        <w:t>positive feedback activates enzymatic proteins resulting in the formation of fibrin that functions in blood clotting</w:t>
      </w:r>
      <w:r w:rsidR="008D1A65">
        <w:rPr>
          <w:rFonts w:ascii="Times New Roman" w:hAnsi="Times New Roman" w:cs="Times New Roman"/>
          <w:color w:val="000000" w:themeColor="text1"/>
        </w:rPr>
        <w:t xml:space="preserve"> </w:t>
      </w:r>
      <w:r w:rsidR="008D1A65">
        <w:rPr>
          <w:rFonts w:ascii="Times New Roman" w:hAnsi="Times New Roman" w:cs="Times New Roman"/>
          <w:color w:val="000000" w:themeColor="text1"/>
        </w:rPr>
        <w:fldChar w:fldCharType="begin"/>
      </w:r>
      <w:r w:rsidR="008D1A65">
        <w:rPr>
          <w:rFonts w:ascii="Times New Roman" w:hAnsi="Times New Roman" w:cs="Times New Roman"/>
          <w:color w:val="000000" w:themeColor="text1"/>
        </w:rPr>
        <w:instrText xml:space="preserve"> ADDIN ZOTERO_ITEM CSL_CITATION {"citationID":"0uueOy9e","properties":{"formattedCitation":"(Jesty &amp; Beltrami, 2005)","plainCitation":"(Jesty &amp; Beltrami, 2005)","noteIndex":0},"citationItems":[{"id":2457,"uris":["http://zotero.org/users/local/KZl8ZL3A/items/NHUKNZ5E"],"uri":["http://zotero.org/users/local/KZl8ZL3A/items/NHUKNZ5E"],"itemData":{"id":2457,"type":"article-journal","title":"Positive feedbacks of coagulation: their role in threshold regulation","container-title":"Arteriosclerosis, thrombosis, and vascular biology","page":"2463-2469","volume":"25","issue":"12","author":[{"family":"Jesty","given":"Jolyon"},{"family":"Beltrami","given":"Edward"}],"issued":{"date-parts":[["2005"]]}}}],"schema":"https://github.com/citation-style-language/schema/raw/master/csl-citation.json"} </w:instrText>
      </w:r>
      <w:r w:rsidR="008D1A65">
        <w:rPr>
          <w:rFonts w:ascii="Times New Roman" w:hAnsi="Times New Roman" w:cs="Times New Roman"/>
          <w:color w:val="000000" w:themeColor="text1"/>
        </w:rPr>
        <w:fldChar w:fldCharType="separate"/>
      </w:r>
      <w:r w:rsidR="008D1A65" w:rsidRPr="008D1A65">
        <w:rPr>
          <w:rFonts w:ascii="Times New Roman" w:hAnsi="Times New Roman" w:cs="Times New Roman"/>
        </w:rPr>
        <w:t>(</w:t>
      </w:r>
      <w:bookmarkStart w:id="0" w:name="_GoBack"/>
      <w:r w:rsidR="008D1A65" w:rsidRPr="008D1A65">
        <w:rPr>
          <w:rFonts w:ascii="Times New Roman" w:hAnsi="Times New Roman" w:cs="Times New Roman"/>
        </w:rPr>
        <w:t>Jesty</w:t>
      </w:r>
      <w:bookmarkEnd w:id="0"/>
      <w:r w:rsidR="008D1A65" w:rsidRPr="008D1A65">
        <w:rPr>
          <w:rFonts w:ascii="Times New Roman" w:hAnsi="Times New Roman" w:cs="Times New Roman"/>
        </w:rPr>
        <w:t xml:space="preserve"> &amp; Beltrami, 2005)</w:t>
      </w:r>
      <w:r w:rsidR="008D1A65">
        <w:rPr>
          <w:rFonts w:ascii="Times New Roman" w:hAnsi="Times New Roman" w:cs="Times New Roman"/>
          <w:color w:val="000000" w:themeColor="text1"/>
        </w:rPr>
        <w:fldChar w:fldCharType="end"/>
      </w:r>
      <w:r w:rsidR="000A48D4" w:rsidRPr="003D6456">
        <w:rPr>
          <w:rFonts w:ascii="Times New Roman" w:hAnsi="Times New Roman" w:cs="Times New Roman"/>
          <w:color w:val="000000" w:themeColor="text1"/>
        </w:rPr>
        <w:t>.</w:t>
      </w:r>
      <w:r w:rsidRPr="003D6456">
        <w:rPr>
          <w:rFonts w:ascii="Times New Roman" w:hAnsi="Times New Roman" w:cs="Times New Roman"/>
          <w:color w:val="000000" w:themeColor="text1"/>
        </w:rPr>
        <w:t xml:space="preserve"> Furthermore, during this loop, after the formation of thrombin, there is also activation of platelets. </w:t>
      </w:r>
    </w:p>
    <w:p w14:paraId="5CA9580E" w14:textId="77777777" w:rsidR="00EE35C0" w:rsidRDefault="00EE35C0" w:rsidP="00C10F03">
      <w:pPr>
        <w:ind w:firstLine="0"/>
        <w:jc w:val="both"/>
        <w:outlineLvl w:val="0"/>
        <w:rPr>
          <w:rFonts w:ascii="Times New Roman" w:hAnsi="Times New Roman" w:cs="Times New Roman"/>
        </w:rPr>
      </w:pPr>
    </w:p>
    <w:p w14:paraId="67A3EED2" w14:textId="77777777" w:rsidR="00B02434" w:rsidRDefault="00B451C2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References </w:t>
      </w:r>
    </w:p>
    <w:p w14:paraId="170DD10C" w14:textId="77777777" w:rsidR="008D1A65" w:rsidRPr="008D1A65" w:rsidRDefault="00B451C2" w:rsidP="008D1A6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D1A65">
        <w:rPr>
          <w:rFonts w:ascii="Times New Roman" w:hAnsi="Times New Roman" w:cs="Times New Roman"/>
        </w:rPr>
        <w:t xml:space="preserve">Jesty, J., &amp; Beltrami, E. (2005). Positive feedbacks of coagulation: their role in threshold regulation. </w:t>
      </w:r>
      <w:r w:rsidRPr="008D1A65">
        <w:rPr>
          <w:rFonts w:ascii="Times New Roman" w:hAnsi="Times New Roman" w:cs="Times New Roman"/>
          <w:i/>
          <w:iCs/>
        </w:rPr>
        <w:t>Arteriosclerosis, Thrombosis, and Vascular Biology</w:t>
      </w:r>
      <w:r w:rsidRPr="008D1A65">
        <w:rPr>
          <w:rFonts w:ascii="Times New Roman" w:hAnsi="Times New Roman" w:cs="Times New Roman"/>
        </w:rPr>
        <w:t xml:space="preserve">, </w:t>
      </w:r>
      <w:r w:rsidRPr="008D1A65">
        <w:rPr>
          <w:rFonts w:ascii="Times New Roman" w:hAnsi="Times New Roman" w:cs="Times New Roman"/>
          <w:i/>
          <w:iCs/>
        </w:rPr>
        <w:t>25</w:t>
      </w:r>
      <w:r w:rsidRPr="008D1A65">
        <w:rPr>
          <w:rFonts w:ascii="Times New Roman" w:hAnsi="Times New Roman" w:cs="Times New Roman"/>
        </w:rPr>
        <w:t>(12), 2463–2469.</w:t>
      </w:r>
    </w:p>
    <w:p w14:paraId="08197C46" w14:textId="77777777" w:rsidR="007F064E" w:rsidRDefault="00B451C2" w:rsidP="002F170D">
      <w:r>
        <w:fldChar w:fldCharType="end"/>
      </w:r>
    </w:p>
    <w:p w14:paraId="54C144C6" w14:textId="77777777" w:rsidR="002F170D" w:rsidRPr="002F170D" w:rsidRDefault="002F170D" w:rsidP="00E56282">
      <w:pPr>
        <w:ind w:firstLine="0"/>
      </w:pP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73372E" w14:textId="77777777" w:rsidR="00B437E4" w:rsidRDefault="00B437E4">
      <w:pPr>
        <w:spacing w:line="240" w:lineRule="auto"/>
      </w:pPr>
      <w:r>
        <w:separator/>
      </w:r>
    </w:p>
  </w:endnote>
  <w:endnote w:type="continuationSeparator" w:id="0">
    <w:p w14:paraId="23A6C476" w14:textId="77777777" w:rsidR="00B437E4" w:rsidRDefault="00B437E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A52E3D4" w14:textId="77777777" w:rsidR="00B437E4" w:rsidRDefault="00B437E4">
      <w:pPr>
        <w:spacing w:line="240" w:lineRule="auto"/>
      </w:pPr>
      <w:r>
        <w:separator/>
      </w:r>
    </w:p>
  </w:footnote>
  <w:footnote w:type="continuationSeparator" w:id="0">
    <w:p w14:paraId="24BE7602" w14:textId="77777777" w:rsidR="00B437E4" w:rsidRDefault="00B437E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D55439" w14:textId="77777777" w:rsidR="00E81978" w:rsidRPr="008D1A65" w:rsidRDefault="00B451C2" w:rsidP="008D1A65">
    <w:pPr>
      <w:pStyle w:val="Header"/>
    </w:pPr>
    <w:r>
      <w:rPr>
        <w:rFonts w:ascii="Times New Roman" w:hAnsi="Times New Roman" w:cs="Times New Roman"/>
      </w:rPr>
      <w:t xml:space="preserve">DISCUSSION 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E106F8" w14:textId="77777777" w:rsidR="008B69FF" w:rsidRPr="0006181A" w:rsidRDefault="00B451C2" w:rsidP="008B69FF">
    <w:pPr>
      <w:pStyle w:val="Header"/>
    </w:pPr>
    <w:r w:rsidRPr="008B69FF">
      <w:rPr>
        <w:rFonts w:ascii="Times New Roman" w:hAnsi="Times New Roman" w:cs="Times New Roman"/>
      </w:rPr>
      <w:t xml:space="preserve">Running head: </w:t>
    </w:r>
    <w:r w:rsidR="0006181A">
      <w:rPr>
        <w:rFonts w:ascii="Times New Roman" w:hAnsi="Times New Roman" w:cs="Times New Roman"/>
      </w:rPr>
      <w:t xml:space="preserve">DISCUSSION </w:t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</w:r>
    <w:r w:rsidR="0006181A">
      <w:rPr>
        <w:rFonts w:ascii="Times New Roman" w:hAnsi="Times New Roman" w:cs="Times New Roman"/>
      </w:rPr>
      <w:tab/>
      <w:t>1</w:t>
    </w:r>
  </w:p>
  <w:p w14:paraId="6ED52D6F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5AA53A03"/>
    <w:multiLevelType w:val="multilevel"/>
    <w:tmpl w:val="965610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1"/>
  </w:num>
  <w:num w:numId="14">
    <w:abstractNumId w:val="10"/>
  </w:num>
  <w:num w:numId="15">
    <w:abstractNumId w:val="13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01E4D"/>
    <w:rsid w:val="0006181A"/>
    <w:rsid w:val="00081DD6"/>
    <w:rsid w:val="000A40AE"/>
    <w:rsid w:val="000A48D4"/>
    <w:rsid w:val="000D3F41"/>
    <w:rsid w:val="000F2757"/>
    <w:rsid w:val="001210AC"/>
    <w:rsid w:val="00167208"/>
    <w:rsid w:val="001E6332"/>
    <w:rsid w:val="00202E7A"/>
    <w:rsid w:val="00212B52"/>
    <w:rsid w:val="00290A80"/>
    <w:rsid w:val="002C330C"/>
    <w:rsid w:val="002E7A1A"/>
    <w:rsid w:val="002F170D"/>
    <w:rsid w:val="003012EA"/>
    <w:rsid w:val="003079E0"/>
    <w:rsid w:val="0032079A"/>
    <w:rsid w:val="00325707"/>
    <w:rsid w:val="00333748"/>
    <w:rsid w:val="00355DCA"/>
    <w:rsid w:val="00392C0A"/>
    <w:rsid w:val="003B5824"/>
    <w:rsid w:val="003D3885"/>
    <w:rsid w:val="003D6456"/>
    <w:rsid w:val="0042442B"/>
    <w:rsid w:val="0043215F"/>
    <w:rsid w:val="004724D7"/>
    <w:rsid w:val="004D74EB"/>
    <w:rsid w:val="0051485B"/>
    <w:rsid w:val="005211E4"/>
    <w:rsid w:val="005474EC"/>
    <w:rsid w:val="00551A02"/>
    <w:rsid w:val="005534FA"/>
    <w:rsid w:val="0056096C"/>
    <w:rsid w:val="00586A5F"/>
    <w:rsid w:val="005B3A43"/>
    <w:rsid w:val="005B6F3D"/>
    <w:rsid w:val="005C39B5"/>
    <w:rsid w:val="005D3A03"/>
    <w:rsid w:val="00653A9C"/>
    <w:rsid w:val="0068032B"/>
    <w:rsid w:val="00686968"/>
    <w:rsid w:val="00692D73"/>
    <w:rsid w:val="006C0C10"/>
    <w:rsid w:val="006E4508"/>
    <w:rsid w:val="007465F6"/>
    <w:rsid w:val="0075615E"/>
    <w:rsid w:val="007A43E3"/>
    <w:rsid w:val="007F064E"/>
    <w:rsid w:val="008002C0"/>
    <w:rsid w:val="00827B65"/>
    <w:rsid w:val="0089686F"/>
    <w:rsid w:val="008A1E1F"/>
    <w:rsid w:val="008B69FF"/>
    <w:rsid w:val="008C5323"/>
    <w:rsid w:val="008D1A65"/>
    <w:rsid w:val="008D477A"/>
    <w:rsid w:val="008D6E2C"/>
    <w:rsid w:val="008E1162"/>
    <w:rsid w:val="008F2EB6"/>
    <w:rsid w:val="008F7047"/>
    <w:rsid w:val="009269AB"/>
    <w:rsid w:val="00954491"/>
    <w:rsid w:val="0095638B"/>
    <w:rsid w:val="00992A50"/>
    <w:rsid w:val="00994E07"/>
    <w:rsid w:val="009A15B4"/>
    <w:rsid w:val="009A6A3B"/>
    <w:rsid w:val="009D6BB5"/>
    <w:rsid w:val="00A51315"/>
    <w:rsid w:val="00A5618F"/>
    <w:rsid w:val="00A56AD7"/>
    <w:rsid w:val="00A7206D"/>
    <w:rsid w:val="00AC19DE"/>
    <w:rsid w:val="00AE62DC"/>
    <w:rsid w:val="00AE7D4F"/>
    <w:rsid w:val="00B02434"/>
    <w:rsid w:val="00B437E4"/>
    <w:rsid w:val="00B451C2"/>
    <w:rsid w:val="00B5029C"/>
    <w:rsid w:val="00B823AA"/>
    <w:rsid w:val="00BA45DB"/>
    <w:rsid w:val="00BD6A80"/>
    <w:rsid w:val="00BF4184"/>
    <w:rsid w:val="00C03959"/>
    <w:rsid w:val="00C0601E"/>
    <w:rsid w:val="00C10F03"/>
    <w:rsid w:val="00C11127"/>
    <w:rsid w:val="00C30659"/>
    <w:rsid w:val="00C31D30"/>
    <w:rsid w:val="00C44789"/>
    <w:rsid w:val="00C76C5B"/>
    <w:rsid w:val="00C95C69"/>
    <w:rsid w:val="00CD6E39"/>
    <w:rsid w:val="00CF07F4"/>
    <w:rsid w:val="00CF6E91"/>
    <w:rsid w:val="00CF6F88"/>
    <w:rsid w:val="00D00385"/>
    <w:rsid w:val="00D1381D"/>
    <w:rsid w:val="00D201B6"/>
    <w:rsid w:val="00D70916"/>
    <w:rsid w:val="00D7456A"/>
    <w:rsid w:val="00D75602"/>
    <w:rsid w:val="00D80054"/>
    <w:rsid w:val="00D80AC8"/>
    <w:rsid w:val="00D85B68"/>
    <w:rsid w:val="00DA7BA0"/>
    <w:rsid w:val="00E44478"/>
    <w:rsid w:val="00E56282"/>
    <w:rsid w:val="00E6004D"/>
    <w:rsid w:val="00E81978"/>
    <w:rsid w:val="00E86953"/>
    <w:rsid w:val="00E960F9"/>
    <w:rsid w:val="00ED5C24"/>
    <w:rsid w:val="00EE35C0"/>
    <w:rsid w:val="00EE5314"/>
    <w:rsid w:val="00F25D89"/>
    <w:rsid w:val="00F3223A"/>
    <w:rsid w:val="00F379B7"/>
    <w:rsid w:val="00F525FA"/>
    <w:rsid w:val="00F970E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B3AC76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69</Words>
  <Characters>267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4</cp:revision>
  <dcterms:created xsi:type="dcterms:W3CDTF">2019-07-09T06:05:00Z</dcterms:created>
  <dcterms:modified xsi:type="dcterms:W3CDTF">2019-07-09T0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kuMFUDQb"/&gt;&lt;style id="http://www.zotero.org/styles/apa" locale="en-US" hasBibliography="1" bibliographyStyleHasBeenSet="1"/&gt;&lt;prefs&gt;&lt;pref name="fieldType" value="Field"/&gt;&lt;/prefs&gt;&lt;/data&gt;</vt:lpwstr>
  </property>
</Properties>
</file>